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4"/>
        <w:gridCol w:w="283"/>
        <w:gridCol w:w="5619"/>
      </w:tblGrid>
      <w:tr w:rsidR="00672430" w:rsidRPr="00872304" w14:paraId="5572111C" w14:textId="77777777" w:rsidTr="006C3080">
        <w:tc>
          <w:tcPr>
            <w:tcW w:w="3114" w:type="dxa"/>
          </w:tcPr>
          <w:p w14:paraId="61F8B1B9" w14:textId="77777777" w:rsidR="00672430" w:rsidRPr="00872304" w:rsidRDefault="00672430" w:rsidP="006C3080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872304">
              <w:rPr>
                <w:rFonts w:ascii="Times New Roman" w:hAnsi="Times New Roman" w:cs="Times New Roman"/>
                <w:sz w:val="24"/>
                <w:szCs w:val="24"/>
              </w:rPr>
              <w:t>Nama</w:t>
            </w:r>
          </w:p>
        </w:tc>
        <w:tc>
          <w:tcPr>
            <w:tcW w:w="283" w:type="dxa"/>
          </w:tcPr>
          <w:p w14:paraId="1CC6E658" w14:textId="77777777" w:rsidR="00672430" w:rsidRPr="00872304" w:rsidRDefault="00672430" w:rsidP="006C3080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:</w:t>
            </w:r>
          </w:p>
        </w:tc>
        <w:tc>
          <w:tcPr>
            <w:tcW w:w="5619" w:type="dxa"/>
          </w:tcPr>
          <w:p w14:paraId="157F732C" w14:textId="77777777" w:rsidR="00672430" w:rsidRPr="00872304" w:rsidRDefault="00672430" w:rsidP="006C3080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nanda Ricky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Fauzi</w:t>
            </w:r>
            <w:proofErr w:type="spellEnd"/>
          </w:p>
        </w:tc>
      </w:tr>
      <w:tr w:rsidR="00672430" w:rsidRPr="00872304" w14:paraId="6A53B68A" w14:textId="77777777" w:rsidTr="006C3080">
        <w:tc>
          <w:tcPr>
            <w:tcW w:w="3114" w:type="dxa"/>
          </w:tcPr>
          <w:p w14:paraId="14074CDF" w14:textId="77777777" w:rsidR="00672430" w:rsidRPr="00872304" w:rsidRDefault="00672430" w:rsidP="006C3080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IM</w:t>
            </w:r>
          </w:p>
        </w:tc>
        <w:tc>
          <w:tcPr>
            <w:tcW w:w="283" w:type="dxa"/>
          </w:tcPr>
          <w:p w14:paraId="771CB77D" w14:textId="77777777" w:rsidR="00672430" w:rsidRPr="00872304" w:rsidRDefault="00672430" w:rsidP="006C3080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: </w:t>
            </w:r>
          </w:p>
        </w:tc>
        <w:tc>
          <w:tcPr>
            <w:tcW w:w="5619" w:type="dxa"/>
          </w:tcPr>
          <w:p w14:paraId="23B82442" w14:textId="77777777" w:rsidR="00672430" w:rsidRPr="00872304" w:rsidRDefault="00672430" w:rsidP="006C3080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3140714111009</w:t>
            </w:r>
          </w:p>
        </w:tc>
      </w:tr>
      <w:tr w:rsidR="00672430" w:rsidRPr="00872304" w14:paraId="761B7702" w14:textId="77777777" w:rsidTr="006C3080">
        <w:tc>
          <w:tcPr>
            <w:tcW w:w="3114" w:type="dxa"/>
          </w:tcPr>
          <w:p w14:paraId="288EBFAD" w14:textId="77777777" w:rsidR="00672430" w:rsidRPr="00872304" w:rsidRDefault="00672430" w:rsidP="006C3080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angga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gajuan</w:t>
            </w:r>
            <w:proofErr w:type="spellEnd"/>
          </w:p>
        </w:tc>
        <w:tc>
          <w:tcPr>
            <w:tcW w:w="283" w:type="dxa"/>
          </w:tcPr>
          <w:p w14:paraId="075C06C6" w14:textId="77777777" w:rsidR="00672430" w:rsidRPr="00872304" w:rsidRDefault="00672430" w:rsidP="006C3080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:</w:t>
            </w:r>
          </w:p>
        </w:tc>
        <w:tc>
          <w:tcPr>
            <w:tcW w:w="5619" w:type="dxa"/>
          </w:tcPr>
          <w:p w14:paraId="707C92DF" w14:textId="77777777" w:rsidR="00672430" w:rsidRPr="00872304" w:rsidRDefault="00672430" w:rsidP="006C3080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72430" w:rsidRPr="00872304" w14:paraId="13EF0C8D" w14:textId="77777777" w:rsidTr="006C3080">
        <w:tc>
          <w:tcPr>
            <w:tcW w:w="3114" w:type="dxa"/>
          </w:tcPr>
          <w:p w14:paraId="16B18DA0" w14:textId="77777777" w:rsidR="00672430" w:rsidRPr="00872304" w:rsidRDefault="00672430" w:rsidP="006C3080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m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ug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Akhir</w:t>
            </w:r>
          </w:p>
        </w:tc>
        <w:tc>
          <w:tcPr>
            <w:tcW w:w="283" w:type="dxa"/>
          </w:tcPr>
          <w:p w14:paraId="3492FD61" w14:textId="77777777" w:rsidR="00672430" w:rsidRPr="00872304" w:rsidRDefault="00672430" w:rsidP="006C3080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:</w:t>
            </w:r>
          </w:p>
        </w:tc>
        <w:tc>
          <w:tcPr>
            <w:tcW w:w="5619" w:type="dxa"/>
          </w:tcPr>
          <w:p w14:paraId="060F4C4E" w14:textId="77777777" w:rsidR="00672430" w:rsidRPr="00872304" w:rsidRDefault="00672430" w:rsidP="006C3080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nov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plik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website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operasi</w:t>
            </w:r>
            <w:proofErr w:type="spellEnd"/>
          </w:p>
        </w:tc>
      </w:tr>
      <w:tr w:rsidR="00672430" w:rsidRPr="00872304" w14:paraId="582EDC3D" w14:textId="77777777" w:rsidTr="006C3080">
        <w:tc>
          <w:tcPr>
            <w:tcW w:w="3114" w:type="dxa"/>
          </w:tcPr>
          <w:p w14:paraId="54C14A3F" w14:textId="77777777" w:rsidR="00672430" w:rsidRPr="00872304" w:rsidRDefault="00672430" w:rsidP="006C3080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en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ug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Akhir</w:t>
            </w:r>
          </w:p>
        </w:tc>
        <w:tc>
          <w:tcPr>
            <w:tcW w:w="283" w:type="dxa"/>
          </w:tcPr>
          <w:p w14:paraId="164A489A" w14:textId="77777777" w:rsidR="00672430" w:rsidRPr="00872304" w:rsidRDefault="00672430" w:rsidP="006C3080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:</w:t>
            </w:r>
          </w:p>
        </w:tc>
        <w:tc>
          <w:tcPr>
            <w:tcW w:w="5619" w:type="dxa"/>
          </w:tcPr>
          <w:p w14:paraId="3ACFFD22" w14:textId="77777777" w:rsidR="00672430" w:rsidRPr="00872304" w:rsidRDefault="00672430" w:rsidP="006C3080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ar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ul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ar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Nyata</w:t>
            </w:r>
            <w:proofErr w:type="spellEnd"/>
          </w:p>
        </w:tc>
      </w:tr>
      <w:tr w:rsidR="00672430" w:rsidRPr="00872304" w14:paraId="6C31BFDE" w14:textId="77777777" w:rsidTr="006C3080">
        <w:tc>
          <w:tcPr>
            <w:tcW w:w="3114" w:type="dxa"/>
          </w:tcPr>
          <w:p w14:paraId="18C3F6AA" w14:textId="77777777" w:rsidR="00672430" w:rsidRPr="00872304" w:rsidRDefault="00672430" w:rsidP="006C3080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encan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ud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ug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Akhir</w:t>
            </w:r>
          </w:p>
        </w:tc>
        <w:tc>
          <w:tcPr>
            <w:tcW w:w="283" w:type="dxa"/>
          </w:tcPr>
          <w:p w14:paraId="30DA9DD1" w14:textId="77777777" w:rsidR="00672430" w:rsidRPr="00872304" w:rsidRDefault="00672430" w:rsidP="006C3080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:</w:t>
            </w:r>
          </w:p>
        </w:tc>
        <w:tc>
          <w:tcPr>
            <w:tcW w:w="5619" w:type="dxa"/>
          </w:tcPr>
          <w:p w14:paraId="4DE52E65" w14:textId="7F179829" w:rsidR="00672430" w:rsidRPr="00B63900" w:rsidRDefault="00B161C9" w:rsidP="006C3080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mbuat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plik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Website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hitu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mbagi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s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Hasil Usah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oper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mp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injam</w:t>
            </w:r>
            <w:proofErr w:type="spellEnd"/>
          </w:p>
        </w:tc>
      </w:tr>
      <w:tr w:rsidR="00672430" w:rsidRPr="00872304" w14:paraId="56440B51" w14:textId="77777777" w:rsidTr="006C3080">
        <w:tc>
          <w:tcPr>
            <w:tcW w:w="3114" w:type="dxa"/>
          </w:tcPr>
          <w:p w14:paraId="4B9A860F" w14:textId="77777777" w:rsidR="00672430" w:rsidRPr="00872304" w:rsidRDefault="00672430" w:rsidP="006C3080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at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lak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mili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ud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ug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Akhir</w:t>
            </w:r>
          </w:p>
        </w:tc>
        <w:tc>
          <w:tcPr>
            <w:tcW w:w="283" w:type="dxa"/>
          </w:tcPr>
          <w:p w14:paraId="0215C232" w14:textId="77777777" w:rsidR="00672430" w:rsidRPr="00872304" w:rsidRDefault="00672430" w:rsidP="006C3080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:</w:t>
            </w:r>
          </w:p>
        </w:tc>
        <w:tc>
          <w:tcPr>
            <w:tcW w:w="5619" w:type="dxa"/>
          </w:tcPr>
          <w:p w14:paraId="17C7BC5A" w14:textId="75604092" w:rsidR="00672430" w:rsidRPr="004349AB" w:rsidRDefault="00672430" w:rsidP="00672430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4349AB">
              <w:rPr>
                <w:rFonts w:ascii="Times New Roman" w:hAnsi="Times New Roman" w:cs="Times New Roman"/>
                <w:sz w:val="24"/>
                <w:szCs w:val="24"/>
              </w:rPr>
              <w:tab/>
            </w:r>
          </w:p>
          <w:p w14:paraId="3E04B943" w14:textId="54C287E9" w:rsidR="00672430" w:rsidRPr="004349AB" w:rsidRDefault="00672430" w:rsidP="006C3080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72430" w:rsidRPr="00872304" w14:paraId="3692BBFD" w14:textId="77777777" w:rsidTr="006C3080">
        <w:tc>
          <w:tcPr>
            <w:tcW w:w="3114" w:type="dxa"/>
          </w:tcPr>
          <w:p w14:paraId="0B730350" w14:textId="77777777" w:rsidR="00672430" w:rsidRPr="00872304" w:rsidRDefault="00672430" w:rsidP="006C3080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umus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salah</w:t>
            </w:r>
            <w:proofErr w:type="spellEnd"/>
          </w:p>
        </w:tc>
        <w:tc>
          <w:tcPr>
            <w:tcW w:w="283" w:type="dxa"/>
          </w:tcPr>
          <w:p w14:paraId="5652C238" w14:textId="77777777" w:rsidR="00672430" w:rsidRPr="00872304" w:rsidRDefault="00672430" w:rsidP="006C3080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:</w:t>
            </w:r>
          </w:p>
        </w:tc>
        <w:tc>
          <w:tcPr>
            <w:tcW w:w="5619" w:type="dxa"/>
            <w:tcBorders>
              <w:bottom w:val="single" w:sz="4" w:space="0" w:color="auto"/>
            </w:tcBorders>
          </w:tcPr>
          <w:p w14:paraId="3FF1B3FD" w14:textId="089A1508" w:rsidR="00672430" w:rsidRPr="00FF7902" w:rsidRDefault="00672430" w:rsidP="006C3080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id-ID"/>
              </w:rPr>
            </w:pPr>
          </w:p>
        </w:tc>
      </w:tr>
      <w:tr w:rsidR="00672430" w:rsidRPr="00872304" w14:paraId="63ACF691" w14:textId="77777777" w:rsidTr="006C3080">
        <w:trPr>
          <w:gridAfter w:val="1"/>
          <w:wAfter w:w="5619" w:type="dxa"/>
          <w:trHeight w:val="317"/>
        </w:trPr>
        <w:tc>
          <w:tcPr>
            <w:tcW w:w="3114" w:type="dxa"/>
            <w:vMerge w:val="restart"/>
          </w:tcPr>
          <w:p w14:paraId="3642B2E6" w14:textId="77777777" w:rsidR="00672430" w:rsidRPr="00872304" w:rsidRDefault="00672430" w:rsidP="006C3080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ontribu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ug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Akhir</w:t>
            </w:r>
          </w:p>
        </w:tc>
        <w:tc>
          <w:tcPr>
            <w:tcW w:w="283" w:type="dxa"/>
            <w:vMerge w:val="restart"/>
          </w:tcPr>
          <w:p w14:paraId="37D6012A" w14:textId="77777777" w:rsidR="00672430" w:rsidRPr="00872304" w:rsidRDefault="00672430" w:rsidP="006C3080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:</w:t>
            </w:r>
          </w:p>
        </w:tc>
      </w:tr>
      <w:tr w:rsidR="00672430" w:rsidRPr="00872304" w14:paraId="7A9E6160" w14:textId="77777777" w:rsidTr="006C3080">
        <w:trPr>
          <w:gridAfter w:val="1"/>
          <w:wAfter w:w="5619" w:type="dxa"/>
          <w:trHeight w:val="317"/>
        </w:trPr>
        <w:tc>
          <w:tcPr>
            <w:tcW w:w="3114" w:type="dxa"/>
            <w:vMerge/>
          </w:tcPr>
          <w:p w14:paraId="7D7BFD4D" w14:textId="77777777" w:rsidR="00672430" w:rsidRDefault="00672430" w:rsidP="006C3080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83" w:type="dxa"/>
            <w:vMerge/>
          </w:tcPr>
          <w:p w14:paraId="18B17101" w14:textId="77777777" w:rsidR="00672430" w:rsidRDefault="00672430" w:rsidP="006C3080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72430" w:rsidRPr="00872304" w14:paraId="13A8EB76" w14:textId="77777777" w:rsidTr="006C3080">
        <w:tc>
          <w:tcPr>
            <w:tcW w:w="3114" w:type="dxa"/>
          </w:tcPr>
          <w:p w14:paraId="290AAC24" w14:textId="77777777" w:rsidR="00672430" w:rsidRPr="00872304" w:rsidRDefault="00672430" w:rsidP="006C3080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o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gunakan</w:t>
            </w:r>
            <w:proofErr w:type="spellEnd"/>
          </w:p>
        </w:tc>
        <w:tc>
          <w:tcPr>
            <w:tcW w:w="283" w:type="dxa"/>
          </w:tcPr>
          <w:p w14:paraId="197ABC1E" w14:textId="77777777" w:rsidR="00672430" w:rsidRPr="00872304" w:rsidRDefault="00672430" w:rsidP="006C3080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:</w:t>
            </w:r>
          </w:p>
        </w:tc>
        <w:tc>
          <w:tcPr>
            <w:tcW w:w="5619" w:type="dxa"/>
          </w:tcPr>
          <w:p w14:paraId="00107D70" w14:textId="417DA9A7" w:rsidR="00672430" w:rsidRPr="00672430" w:rsidRDefault="00672430" w:rsidP="00672430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72430" w:rsidRPr="00872304" w14:paraId="00993F2A" w14:textId="77777777" w:rsidTr="006C3080">
        <w:tc>
          <w:tcPr>
            <w:tcW w:w="3114" w:type="dxa"/>
          </w:tcPr>
          <w:p w14:paraId="525DC311" w14:textId="77777777" w:rsidR="00672430" w:rsidRPr="00872304" w:rsidRDefault="00672430" w:rsidP="006C3080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ar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ul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ar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Nyat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dahulu</w:t>
            </w:r>
            <w:proofErr w:type="spellEnd"/>
          </w:p>
        </w:tc>
        <w:tc>
          <w:tcPr>
            <w:tcW w:w="283" w:type="dxa"/>
          </w:tcPr>
          <w:p w14:paraId="72114952" w14:textId="77777777" w:rsidR="00672430" w:rsidRPr="00872304" w:rsidRDefault="00672430" w:rsidP="006C3080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:</w:t>
            </w:r>
          </w:p>
        </w:tc>
        <w:tc>
          <w:tcPr>
            <w:tcW w:w="5619" w:type="dxa"/>
          </w:tcPr>
          <w:p w14:paraId="24A24762" w14:textId="42686B4E" w:rsidR="00672430" w:rsidRPr="00672430" w:rsidRDefault="00672430" w:rsidP="00672430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72430" w:rsidRPr="00872304" w14:paraId="16F2FB5D" w14:textId="77777777" w:rsidTr="006C3080">
        <w:tc>
          <w:tcPr>
            <w:tcW w:w="3114" w:type="dxa"/>
          </w:tcPr>
          <w:p w14:paraId="1218E974" w14:textId="77777777" w:rsidR="00672430" w:rsidRPr="00872304" w:rsidRDefault="00672430" w:rsidP="006C3080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tode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eliti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ancangan</w:t>
            </w:r>
            <w:proofErr w:type="spellEnd"/>
          </w:p>
        </w:tc>
        <w:tc>
          <w:tcPr>
            <w:tcW w:w="283" w:type="dxa"/>
          </w:tcPr>
          <w:p w14:paraId="60C0CDA6" w14:textId="77777777" w:rsidR="00672430" w:rsidRPr="00872304" w:rsidRDefault="00672430" w:rsidP="006C3080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:</w:t>
            </w:r>
          </w:p>
        </w:tc>
        <w:tc>
          <w:tcPr>
            <w:tcW w:w="5619" w:type="dxa"/>
          </w:tcPr>
          <w:p w14:paraId="7B7A1E8D" w14:textId="0D4B5AED" w:rsidR="00672430" w:rsidRPr="00672430" w:rsidRDefault="00672430" w:rsidP="00672430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72430" w:rsidRPr="00872304" w14:paraId="69A082A6" w14:textId="77777777" w:rsidTr="006C3080">
        <w:tc>
          <w:tcPr>
            <w:tcW w:w="3114" w:type="dxa"/>
          </w:tcPr>
          <w:p w14:paraId="02A1E73F" w14:textId="77777777" w:rsidR="00672430" w:rsidRPr="00872304" w:rsidRDefault="00672430" w:rsidP="006C3080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aftar Pustaka</w:t>
            </w:r>
          </w:p>
        </w:tc>
        <w:tc>
          <w:tcPr>
            <w:tcW w:w="283" w:type="dxa"/>
          </w:tcPr>
          <w:p w14:paraId="183101CE" w14:textId="77777777" w:rsidR="00672430" w:rsidRPr="00872304" w:rsidRDefault="00672430" w:rsidP="006C3080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:</w:t>
            </w:r>
          </w:p>
        </w:tc>
        <w:tc>
          <w:tcPr>
            <w:tcW w:w="5619" w:type="dxa"/>
          </w:tcPr>
          <w:p w14:paraId="7E68FB44" w14:textId="6F9D945B" w:rsidR="00672430" w:rsidRPr="00672430" w:rsidRDefault="00672430" w:rsidP="00672430">
            <w:pPr>
              <w:widowControl w:val="0"/>
              <w:autoSpaceDE w:val="0"/>
              <w:autoSpaceDN w:val="0"/>
              <w:adjustRightInd w:val="0"/>
              <w:spacing w:after="0" w:line="240" w:lineRule="auto"/>
              <w:ind w:left="480" w:hanging="480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 w:fldLock="1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ADDIN Mendeley Bibliography CSL_BIBLIOGRAPHY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</w:p>
          <w:p w14:paraId="1C7C5A4A" w14:textId="77777777" w:rsidR="00672430" w:rsidRPr="00872304" w:rsidRDefault="00672430" w:rsidP="006C3080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</w:tbl>
    <w:p w14:paraId="4DC11C3B" w14:textId="77777777" w:rsidR="00672430" w:rsidRPr="00872304" w:rsidRDefault="00672430" w:rsidP="00672430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15E33580" w14:textId="77777777" w:rsidR="004F5C13" w:rsidRDefault="004F5C13"/>
    <w:sectPr w:rsidR="004F5C1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B438D9"/>
    <w:multiLevelType w:val="hybridMultilevel"/>
    <w:tmpl w:val="ADF8B488"/>
    <w:lvl w:ilvl="0" w:tplc="90AEF5E4">
      <w:start w:val="1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668672B7"/>
    <w:multiLevelType w:val="hybridMultilevel"/>
    <w:tmpl w:val="0E92748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0E556D0"/>
    <w:multiLevelType w:val="hybridMultilevel"/>
    <w:tmpl w:val="7A44286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73673813">
    <w:abstractNumId w:val="1"/>
  </w:num>
  <w:num w:numId="2" w16cid:durableId="1957176920">
    <w:abstractNumId w:val="2"/>
  </w:num>
  <w:num w:numId="3" w16cid:durableId="80767120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72430"/>
    <w:rsid w:val="004F5C13"/>
    <w:rsid w:val="00672430"/>
    <w:rsid w:val="008E686A"/>
    <w:rsid w:val="00B161C9"/>
    <w:rsid w:val="00D913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CB21FF7"/>
  <w15:chartTrackingRefBased/>
  <w15:docId w15:val="{8677B1F1-D0F1-464C-B398-C13B95B2C36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7243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67243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672430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</TotalTime>
  <Pages>1</Pages>
  <Words>84</Words>
  <Characters>482</Characters>
  <Application>Microsoft Office Word</Application>
  <DocSecurity>0</DocSecurity>
  <Lines>4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anda Ricky</dc:creator>
  <cp:keywords/>
  <dc:description/>
  <cp:lastModifiedBy>Ananda Ricky</cp:lastModifiedBy>
  <cp:revision>1</cp:revision>
  <dcterms:created xsi:type="dcterms:W3CDTF">2023-02-21T07:08:00Z</dcterms:created>
  <dcterms:modified xsi:type="dcterms:W3CDTF">2023-02-21T07:55:00Z</dcterms:modified>
</cp:coreProperties>
</file>